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7777777" w:rsidR="0094336B" w:rsidRDefault="0094336B" w:rsidP="00E433F7">
      <w:pPr>
        <w:jc w:val="both"/>
        <w:rPr>
          <w:b/>
          <w:bCs/>
        </w:rPr>
      </w:pPr>
      <w:r w:rsidRPr="0094336B">
        <w:rPr>
          <w:b/>
          <w:bCs/>
        </w:rPr>
        <w:t xml:space="preserve">With A Little Help </w:t>
      </w:r>
      <w:proofErr w:type="gramStart"/>
      <w:r w:rsidRPr="0094336B">
        <w:rPr>
          <w:b/>
          <w:bCs/>
        </w:rPr>
        <w:t>From</w:t>
      </w:r>
      <w:proofErr w:type="gramEnd"/>
      <w:r w:rsidRPr="0094336B">
        <w:rPr>
          <w:b/>
          <w:bCs/>
        </w:rPr>
        <w:t xml:space="preserve"> My Friend</w:t>
      </w:r>
      <w:r>
        <w:rPr>
          <w:b/>
          <w:bCs/>
        </w:rPr>
        <w:t xml:space="preserve">s – an empirical study on the role of shadow libraries in </w:t>
      </w:r>
      <w:r w:rsidR="00F7734F">
        <w:rPr>
          <w:b/>
          <w:bCs/>
        </w:rPr>
        <w:t>closing the knowledge access gap due to wealth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xml:space="preserve">), Zoltan </w:t>
      </w:r>
      <w:proofErr w:type="spellStart"/>
      <w:r w:rsidR="00F73834">
        <w:rPr>
          <w:b/>
          <w:bCs/>
        </w:rPr>
        <w:t>Puha</w:t>
      </w:r>
      <w:proofErr w:type="spellEnd"/>
      <w:r w:rsidR="00F73834">
        <w:rPr>
          <w:b/>
          <w:bCs/>
        </w:rPr>
        <w:t xml:space="preserve">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625CAB6A"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432579">
        <w:rPr>
          <w:bCs/>
        </w:rPr>
        <w:t>wealth-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62B097E5"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r w:rsidR="00E64E9D">
        <w:fldChar w:fldCharType="begin"/>
      </w:r>
      <w:r w:rsidR="00E64E9D">
        <w:instrText xml:space="preserve"> SEQ Figure \* ARABIC </w:instrText>
      </w:r>
      <w:r w:rsidR="00E64E9D">
        <w:fldChar w:fldCharType="separate"/>
      </w:r>
      <w:r w:rsidR="00927D97">
        <w:rPr>
          <w:noProof/>
        </w:rPr>
        <w:t>1</w:t>
      </w:r>
      <w:r w:rsidR="00E64E9D">
        <w:rPr>
          <w:noProof/>
        </w:rPr>
        <w:fldChar w:fldCharType="end"/>
      </w:r>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43113764" w:rsidR="000D7E5A" w:rsidRPr="00EE46DB" w:rsidRDefault="00F93767" w:rsidP="00E433F7">
      <w:pPr>
        <w:pStyle w:val="Caption"/>
        <w:jc w:val="both"/>
        <w:rPr>
          <w:bCs/>
        </w:rPr>
      </w:pPr>
      <w:r>
        <w:t xml:space="preserve">Table </w:t>
      </w:r>
      <w:r w:rsidR="00E64E9D">
        <w:fldChar w:fldCharType="begin"/>
      </w:r>
      <w:r w:rsidR="00E64E9D">
        <w:instrText xml:space="preserve"> SEQ Table \* ARABIC </w:instrText>
      </w:r>
      <w:r w:rsidR="00E64E9D">
        <w:fldChar w:fldCharType="separate"/>
      </w:r>
      <w:r w:rsidR="0089017D">
        <w:rPr>
          <w:noProof/>
        </w:rPr>
        <w:t>1</w:t>
      </w:r>
      <w:r w:rsidR="00E64E9D">
        <w:rPr>
          <w:noProof/>
        </w:rPr>
        <w:fldChar w:fldCharType="end"/>
      </w:r>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r w:rsidR="00E64E9D">
        <w:fldChar w:fldCharType="begin"/>
      </w:r>
      <w:r w:rsidR="00E64E9D">
        <w:instrText xml:space="preserve"> SEQ Figure \* ARABIC </w:instrText>
      </w:r>
      <w:r w:rsidR="00E64E9D">
        <w:fldChar w:fldCharType="separate"/>
      </w:r>
      <w:r w:rsidR="00927D97">
        <w:rPr>
          <w:noProof/>
        </w:rPr>
        <w:t>2</w:t>
      </w:r>
      <w:r w:rsidR="00E64E9D">
        <w:rPr>
          <w:noProof/>
        </w:rPr>
        <w:fldChar w:fldCharType="end"/>
      </w:r>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r w:rsidR="00E64E9D">
        <w:fldChar w:fldCharType="begin"/>
      </w:r>
      <w:r w:rsidR="00E64E9D">
        <w:instrText xml:space="preserve"> SEQ Figure \* ARABIC </w:instrText>
      </w:r>
      <w:r w:rsidR="00E64E9D">
        <w:fldChar w:fldCharType="separate"/>
      </w:r>
      <w:r w:rsidR="00927D97">
        <w:rPr>
          <w:noProof/>
        </w:rPr>
        <w:t>3</w:t>
      </w:r>
      <w:r w:rsidR="00E64E9D">
        <w:rPr>
          <w:noProof/>
        </w:rPr>
        <w:fldChar w:fldCharType="end"/>
      </w:r>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3"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1C55C82E" w:rsidR="00F27D44" w:rsidRPr="00F27D44" w:rsidRDefault="00EF2E10"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w:t>
            </w:r>
            <w:r w:rsidR="00F27D44" w:rsidRPr="00F27D44">
              <w:rPr>
                <w:rFonts w:ascii="Times New Roman" w:eastAsia="Times New Roman" w:hAnsi="Times New Roman" w:cs="Times New Roman"/>
                <w:i/>
                <w:iCs/>
                <w:sz w:val="14"/>
                <w:szCs w:val="24"/>
              </w:rPr>
              <w:t>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7E793DCA" w:rsidR="003D089F" w:rsidRPr="003D089F" w:rsidRDefault="00F27D44" w:rsidP="00E433F7">
      <w:pPr>
        <w:pStyle w:val="Caption"/>
        <w:jc w:val="both"/>
        <w:rPr>
          <w:b/>
        </w:rPr>
      </w:pPr>
      <w:r>
        <w:t xml:space="preserve"> </w:t>
      </w:r>
      <w:bookmarkStart w:id="4" w:name="_Ref11839878"/>
      <w:r w:rsidR="00377DB5">
        <w:t xml:space="preserve">Table </w:t>
      </w:r>
      <w:r w:rsidR="00E64E9D">
        <w:fldChar w:fldCharType="begin"/>
      </w:r>
      <w:r w:rsidR="00E64E9D">
        <w:instrText xml:space="preserve"> SEQ Table \* ARABIC </w:instrText>
      </w:r>
      <w:r w:rsidR="00E64E9D">
        <w:fldChar w:fldCharType="separate"/>
      </w:r>
      <w:r w:rsidR="0089017D">
        <w:rPr>
          <w:noProof/>
        </w:rPr>
        <w:t>2</w:t>
      </w:r>
      <w:r w:rsidR="00E64E9D">
        <w:rPr>
          <w:noProof/>
        </w:rPr>
        <w:fldChar w:fldCharType="end"/>
      </w:r>
      <w:bookmarkEnd w:id="3"/>
      <w:bookmarkEnd w:id="4"/>
      <w:r w:rsidR="00377DB5">
        <w:t>: Global downloads by macroeconomic variables</w:t>
      </w:r>
    </w:p>
    <w:p w14:paraId="63CA9E7F" w14:textId="05E156F6" w:rsidR="004077A3" w:rsidRDefault="00F26DF1" w:rsidP="00E433F7">
      <w:pPr>
        <w:jc w:val="both"/>
      </w:pPr>
      <w:r>
        <w:t xml:space="preserve">In the </w:t>
      </w:r>
      <w:r w:rsidR="001C3EF8">
        <w:t>general linear</w:t>
      </w:r>
      <w:r>
        <w:t xml:space="preserve"> </w:t>
      </w:r>
      <w:proofErr w:type="gramStart"/>
      <w:r>
        <w:t>model</w:t>
      </w:r>
      <w:proofErr w:type="gramEnd"/>
      <w:r>
        <w:t xml:space="preserve">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r w:rsidR="00377B7F">
        <w:t>somewhat weaker</w:t>
      </w:r>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30D1E0C1"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wealthier, countries with 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7EA8073A"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BB414C">
        <w:t xml:space="preserve">wealth and internet penetration </w:t>
      </w:r>
      <w:r w:rsidR="00C92712">
        <w:t>are highly significant, and have</w:t>
      </w:r>
      <w:r w:rsidR="00BB414C">
        <w:t xml:space="preserve"> positive effect</w:t>
      </w:r>
      <w:r w:rsidR="00B837DA">
        <w:t xml:space="preserve">s. </w:t>
      </w:r>
    </w:p>
    <w:p w14:paraId="15332E91" w14:textId="6768225B"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less wealthy countries may use shadow libraries </w:t>
      </w:r>
      <w:r w:rsidR="008565AE">
        <w:t xml:space="preserve">more </w:t>
      </w:r>
      <w:r w:rsidR="00C92712">
        <w:t>to compensate for infrastructural, and funding limitations.</w:t>
      </w:r>
    </w:p>
    <w:p w14:paraId="71DF9D17" w14:textId="0F2A4857"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405EB8B5" w:rsidR="00355767" w:rsidRDefault="00355767" w:rsidP="00E433F7">
      <w:pPr>
        <w:pStyle w:val="Caption"/>
        <w:jc w:val="both"/>
      </w:pPr>
      <w:bookmarkStart w:id="5" w:name="_Ref11753748"/>
      <w:r>
        <w:t xml:space="preserve">Table </w:t>
      </w:r>
      <w:r w:rsidR="00E64E9D">
        <w:fldChar w:fldCharType="begin"/>
      </w:r>
      <w:r w:rsidR="00E64E9D">
        <w:instrText xml:space="preserve"> SEQ Table \* ARABIC </w:instrText>
      </w:r>
      <w:r w:rsidR="00E64E9D">
        <w:fldChar w:fldCharType="separate"/>
      </w:r>
      <w:r w:rsidR="0089017D">
        <w:rPr>
          <w:noProof/>
        </w:rPr>
        <w:t>3</w:t>
      </w:r>
      <w:r w:rsidR="00E64E9D">
        <w:rPr>
          <w:noProof/>
        </w:rPr>
        <w:fldChar w:fldCharType="end"/>
      </w:r>
      <w:bookmarkEnd w:id="5"/>
      <w:r>
        <w:t>: Extended macroeconomic models</w:t>
      </w:r>
    </w:p>
    <w:p w14:paraId="0746B19B" w14:textId="362706AC"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ealth,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3C5EA62B" w:rsidR="00E41FC9" w:rsidRDefault="00FB2E32" w:rsidP="00E433F7">
      <w:pPr>
        <w:pStyle w:val="Caption"/>
        <w:jc w:val="both"/>
      </w:pPr>
      <w:r>
        <w:t xml:space="preserve">Table </w:t>
      </w:r>
      <w:r w:rsidR="00E64E9D">
        <w:fldChar w:fldCharType="begin"/>
      </w:r>
      <w:r w:rsidR="00E64E9D">
        <w:instrText xml:space="preserve"> SEQ Table \* ARABIC </w:instrText>
      </w:r>
      <w:r w:rsidR="00E64E9D">
        <w:fldChar w:fldCharType="separate"/>
      </w:r>
      <w:r w:rsidR="0089017D">
        <w:rPr>
          <w:noProof/>
        </w:rPr>
        <w:t>4</w:t>
      </w:r>
      <w:r w:rsidR="00E64E9D">
        <w:rPr>
          <w:noProof/>
        </w:rPr>
        <w:fldChar w:fldCharType="end"/>
      </w:r>
      <w:r>
        <w:t>: random effects model by continent</w:t>
      </w:r>
    </w:p>
    <w:p w14:paraId="1FBA5DE9" w14:textId="5D247CDF"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ealth. </w:t>
      </w:r>
      <w:r w:rsidR="00764A2C">
        <w:t xml:space="preserve">The impact of wealth on downloading is much higher for countries in </w:t>
      </w:r>
      <w:r>
        <w:t xml:space="preserve">the African continent </w:t>
      </w:r>
      <w:r w:rsidR="009C75BF">
        <w:t xml:space="preserve">than </w:t>
      </w:r>
      <w:r w:rsidR="00E41FC9">
        <w:t xml:space="preserve">for example </w:t>
      </w:r>
      <w:r w:rsidR="009C75BF">
        <w:t>in Europe.</w:t>
      </w:r>
    </w:p>
    <w:p w14:paraId="140E5917" w14:textId="278B2745"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ealth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6" w:name="_Ref11764294"/>
    </w:p>
    <w:p w14:paraId="57D6C0C8" w14:textId="692E5506" w:rsidR="00301F11" w:rsidRDefault="007E10E0" w:rsidP="00E433F7">
      <w:pPr>
        <w:pStyle w:val="Caption"/>
        <w:jc w:val="both"/>
      </w:pPr>
      <w:r>
        <w:t xml:space="preserve">Table </w:t>
      </w:r>
      <w:r w:rsidR="00E64E9D">
        <w:fldChar w:fldCharType="begin"/>
      </w:r>
      <w:r w:rsidR="00E64E9D">
        <w:instrText xml:space="preserve"> SEQ Table \* ARABIC </w:instrText>
      </w:r>
      <w:r w:rsidR="00E64E9D">
        <w:fldChar w:fldCharType="separate"/>
      </w:r>
      <w:r w:rsidR="0089017D">
        <w:rPr>
          <w:noProof/>
        </w:rPr>
        <w:t>5</w:t>
      </w:r>
      <w:r w:rsidR="00E64E9D">
        <w:rPr>
          <w:noProof/>
        </w:rPr>
        <w:fldChar w:fldCharType="end"/>
      </w:r>
      <w:bookmarkEnd w:id="6"/>
      <w:r>
        <w:t>: random effects model</w:t>
      </w:r>
      <w:r>
        <w:rPr>
          <w:noProof/>
        </w:rPr>
        <w:t xml:space="preserve"> by </w:t>
      </w:r>
      <w:r w:rsidR="00E61C3A">
        <w:rPr>
          <w:noProof/>
        </w:rPr>
        <w:t xml:space="preserve">income category </w:t>
      </w:r>
    </w:p>
    <w:p w14:paraId="42B97803" w14:textId="00472AF6" w:rsidR="009745F0" w:rsidRDefault="00D10993" w:rsidP="00E433F7">
      <w:pPr>
        <w:jc w:val="both"/>
      </w:pPr>
      <w:r>
        <w:t xml:space="preserve">This model points to some interesting findings. In different wealth categories, extra </w:t>
      </w:r>
      <w:r w:rsidR="0096003A">
        <w:t>investment</w:t>
      </w:r>
      <w:r>
        <w:t xml:space="preserve"> into </w:t>
      </w:r>
      <w:r w:rsidR="00A5769C">
        <w:t xml:space="preserve">R&amp;D activity, and higher education </w:t>
      </w:r>
      <w:r>
        <w:t xml:space="preserve">have very </w:t>
      </w:r>
      <w:r w:rsidR="0096003A">
        <w:t>different</w:t>
      </w:r>
      <w:r>
        <w:t xml:space="preserve"> impact. In wealthy 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ealthy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6B05BEB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2B7880">
        <w:t>the wealthier countries are also more intensive shadow library users by GDP per capita, tertiary enrollment, or research expenditure.</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367F3176" w:rsidR="00165C2B" w:rsidRDefault="00165C2B" w:rsidP="00E433F7">
      <w:pPr>
        <w:jc w:val="both"/>
      </w:pPr>
      <w:r>
        <w:t>We arrive to a more nuanced conditions, if we start to disaggregate the impact of weal</w:t>
      </w:r>
      <w:r w:rsidR="00795FA7">
        <w:t>th</w:t>
      </w:r>
      <w:r w:rsidR="00771ED2">
        <w:t xml:space="preserve"> through finding various proxies of general developments.</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4CD27A57"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its. The impact of wealth manifests itself in t</w:t>
      </w:r>
      <w:r w:rsidR="007306BB">
        <w:t>w</w:t>
      </w:r>
      <w:r w:rsidR="00431321">
        <w:t>o forms. On the one hand</w:t>
      </w:r>
      <w:r w:rsidR="007306BB">
        <w:t>,</w:t>
      </w:r>
      <w:r w:rsidR="00431321">
        <w:t xml:space="preserve"> </w:t>
      </w:r>
      <w:r w:rsidR="006001AA">
        <w:t xml:space="preserve">wealth creates knowledge demand through </w:t>
      </w:r>
      <w:r w:rsidR="008A0669">
        <w:t xml:space="preserve">knowledge intensive institutions, and knowledge demanding social strata. </w:t>
      </w:r>
      <w:r w:rsidR="001D0BCD">
        <w:t xml:space="preserve">While wealth </w:t>
      </w:r>
      <w:r w:rsidR="006001AA">
        <w:t xml:space="preserve">produces knowledge absorption capacity, </w:t>
      </w:r>
      <w:r w:rsidR="001D0BCD">
        <w:t>it may or may not establish the institutions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388B15FD"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C20438">
        <w:t xml:space="preserve">wealth induced </w:t>
      </w:r>
      <w:r w:rsidR="000E47B5">
        <w:t xml:space="preserve">growth in that capacity 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33F8562B"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 would need to tackle problems of non-normal distribution, because on NUTS3 level our data becomes asymmetric: the higher values can be very far from the mean NUTS3 download count, but the low levels can never be smaller than zero.</w:t>
      </w:r>
      <w:r w:rsidR="00B56DE7">
        <w:rPr>
          <w:bCs/>
        </w:rPr>
        <w:t xml:space="preserve"> </w:t>
      </w:r>
      <w:ins w:id="7" w:author="Daniel Antal [2]" w:date="2020-05-17T10:46:00Z">
        <w:r w:rsidR="00EF2E10">
          <w:rPr>
            <w:bCs/>
          </w:rPr>
          <w:t xml:space="preserve"> And the high level of precision would be elusive: many people bring their laptop to work and back to home, often crossing NUTS3 region boundaries; but on NUTS2 level boundary crossings in daily life are unlikely. Therefo</w:t>
        </w:r>
      </w:ins>
      <w:ins w:id="8" w:author="Daniel Antal [2]" w:date="2020-05-17T10:47:00Z">
        <w:r w:rsidR="00EF2E10">
          <w:rPr>
            <w:bCs/>
          </w:rPr>
          <w:t xml:space="preserve">re, we aggregated the download data over the NUTS2 boundaries, joined them with environmental data, </w:t>
        </w:r>
      </w:ins>
      <w:del w:id="9" w:author="Daniel Antal [2]" w:date="2020-05-17T10:47:00Z">
        <w:r w:rsidR="00B56DE7" w:rsidDel="00EF2E10">
          <w:rPr>
            <w:bCs/>
          </w:rPr>
          <w:delText xml:space="preserve">We </w:delText>
        </w:r>
      </w:del>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commentRangeStart w:id="19"/>
      <w:r>
        <w:rPr>
          <w:rStyle w:val="FootnoteReference"/>
          <w:bCs/>
        </w:rPr>
        <w:footnoteReference w:id="12"/>
      </w:r>
      <w:commentRangeEnd w:id="19"/>
      <w:r w:rsidR="00CE4FFB">
        <w:rPr>
          <w:rStyle w:val="CommentReference"/>
        </w:rPr>
        <w:commentReference w:id="19"/>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ins w:id="20" w:author="Daniel Antal [2]" w:date="2020-05-17T10:49:00Z"/>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ins w:id="21" w:author="Daniel Antal [2]" w:date="2020-05-17T10:49:00Z">
        <w:r>
          <w:rPr>
            <w:bCs/>
          </w:rPr>
          <w:t>Cultural access and participation variable data</w:t>
        </w:r>
      </w:ins>
      <w:ins w:id="22" w:author="Daniel Antal [2]" w:date="2020-05-17T10:50:00Z">
        <w:r>
          <w:rPr>
            <w:bCs/>
          </w:rPr>
          <w:t xml:space="preserve">, such as visiting a public library at least once a year, reading a book at least once a year, and not visiting public libraries more often because of perceived </w:t>
        </w:r>
        <w:proofErr w:type="gramStart"/>
        <w:r>
          <w:rPr>
            <w:bCs/>
          </w:rPr>
          <w:t>low quality</w:t>
        </w:r>
        <w:proofErr w:type="gramEnd"/>
        <w:r>
          <w:rPr>
            <w:bCs/>
          </w:rPr>
          <w:t xml:space="preserve"> local supply. </w:t>
        </w:r>
      </w:ins>
    </w:p>
    <w:p w14:paraId="0E6AAB62" w14:textId="77777777" w:rsidR="007C06D2" w:rsidRPr="00614A0B" w:rsidRDefault="007C06D2" w:rsidP="007C06D2">
      <w:pPr>
        <w:pStyle w:val="ListParagraph"/>
        <w:ind w:left="1080"/>
        <w:jc w:val="both"/>
        <w:rPr>
          <w:bCs/>
        </w:rPr>
      </w:pPr>
    </w:p>
    <w:p w14:paraId="2F8F270F" w14:textId="77777777"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57AF5D5B"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a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and the extensive use of piratical resources to provide competitive higher education degrees for students with an eye on the European job market, and do relevant research in the European and global arena</w:t>
      </w:r>
      <w:r w:rsidR="00A468DC" w:rsidRPr="00ED09C8">
        <w:rPr>
          <w:bCs/>
        </w:rPr>
        <w:t xml:space="preserve">. </w:t>
      </w:r>
      <w:r w:rsidR="00ED09C8">
        <w:rPr>
          <w:bCs/>
        </w:rPr>
        <w:t xml:space="preserve">From these perspectives, the anecdotical evidence and intuition </w:t>
      </w:r>
      <w:r w:rsidR="00A468DC" w:rsidRPr="00ED09C8">
        <w:rPr>
          <w:bCs/>
        </w:rPr>
        <w:t>suggest a support for the hypothesis that shadow libraries may offer a way to overcome wealth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r w:rsidR="00E64E9D">
        <w:fldChar w:fldCharType="begin"/>
      </w:r>
      <w:r w:rsidR="00E64E9D">
        <w:instrText xml:space="preserve"> SEQ Figure </w:instrText>
      </w:r>
      <w:r w:rsidR="00E64E9D">
        <w:instrText xml:space="preserve">\* ARABIC </w:instrText>
      </w:r>
      <w:r w:rsidR="00E64E9D">
        <w:fldChar w:fldCharType="separate"/>
      </w:r>
      <w:r w:rsidR="00927D97">
        <w:rPr>
          <w:noProof/>
        </w:rPr>
        <w:t>4</w:t>
      </w:r>
      <w:r w:rsidR="00E64E9D">
        <w:rPr>
          <w:noProof/>
        </w:rPr>
        <w:fldChar w:fldCharType="end"/>
      </w:r>
      <w:r>
        <w:t>: European download locations</w:t>
      </w:r>
    </w:p>
    <w:p w14:paraId="7A7164F8" w14:textId="6B3B7A8C" w:rsidR="00DB1FEC" w:rsidRDefault="00DB1FEC" w:rsidP="00DB1FEC"/>
    <w:p w14:paraId="63D94D5C" w14:textId="22A4A5D3" w:rsidR="00DB1FEC" w:rsidRPr="00DB1FEC" w:rsidRDefault="00DB1FEC" w:rsidP="00DB1FEC">
      <w:r>
        <w:t>We chose download per capita for our model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23" w:name="_Hlk38200955"/>
          <m:r>
            <w:rPr>
              <w:rFonts w:ascii="Cambria Math" w:hAnsi="Cambria Math"/>
            </w:rPr>
            <m:t>Researcher_employment_pct</m:t>
          </m:r>
          <w:bookmarkEnd w:id="23"/>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0EDB7244"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ins w:id="24" w:author="Daniel Antal [2]" w:date="2020-05-17T10:51:00Z">
        <w:r w:rsidR="00EF2E10">
          <w:t>e</w:t>
        </w:r>
      </w:ins>
      <w:del w:id="25" w:author="Daniel Antal [2]" w:date="2020-05-17T10:51:00Z">
        <w:r w:rsidDel="00EF2E10">
          <w:delText>E</w:delText>
        </w:r>
      </w:del>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rough proxy for internet savvy, the distribution of advanced internet skills</w:t>
      </w:r>
      <w:r w:rsidR="00FC2F82">
        <w:t>, trust and ability to perform legal purchases</w:t>
      </w:r>
      <w:r w:rsidR="00B01345">
        <w:t xml:space="preserve"> in the population</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 xml:space="preserve">Instead of R&amp;D </w:t>
      </w:r>
      <w:commentRangeStart w:id="26"/>
      <w:r w:rsidR="00FC2896">
        <w:t>expenditure</w:t>
      </w:r>
      <w:commentRangeEnd w:id="26"/>
      <w:r w:rsidR="00FC2F82">
        <w:rPr>
          <w:rStyle w:val="CommentReference"/>
        </w:rPr>
        <w:commentReference w:id="26"/>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0AAE3583" w14:textId="3B298FB3" w:rsidR="00844C8C" w:rsidRPr="00184AC2" w:rsidRDefault="0080054C" w:rsidP="003B1FBF">
      <w:pPr>
        <w:pStyle w:val="BodyText"/>
        <w:rPr>
          <w:rFonts w:ascii="Lucida Console" w:eastAsia="Times New Roman" w:hAnsi="Lucida Console" w:cs="Courier New"/>
          <w:color w:val="000000"/>
          <w:sz w:val="16"/>
          <w:szCs w:val="16"/>
        </w:rPr>
      </w:pPr>
      <w:r>
        <w:t xml:space="preserve">As before, we use a </w:t>
      </w:r>
      <w:proofErr w:type="spellStart"/>
      <w:r>
        <w:t>QuasiPoisson</w:t>
      </w:r>
      <w:proofErr w:type="spellEnd"/>
      <w:r>
        <w:t xml:space="preserve"> regression model to correct for overdispersion. </w:t>
      </w:r>
      <w:r w:rsidR="001426A6">
        <w:t xml:space="preserve">The VIF values of the test are all &lt;2, so we do not have to worry about </w:t>
      </w:r>
      <w:r w:rsidR="00FC2F82">
        <w:t>multicollinearity.</w:t>
      </w:r>
      <w:r w:rsidR="00844C8C" w:rsidRPr="00184AC2">
        <w:rPr>
          <w:rFonts w:ascii="Lucida Console" w:eastAsia="Times New Roman" w:hAnsi="Lucida Console" w:cs="Courier New"/>
          <w:color w:val="000000"/>
          <w:sz w:val="16"/>
          <w:szCs w:val="16"/>
        </w:rPr>
        <w:br w:type="page"/>
      </w:r>
    </w:p>
    <w:p w14:paraId="0AD7B9F3" w14:textId="518C8966"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110547A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1           Model 2           Model 3           Model 4           Model 5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gdp_</w:t>
      </w:r>
      <w:proofErr w:type="gramStart"/>
      <w:r w:rsidRPr="003B1FBF">
        <w:rPr>
          <w:rFonts w:ascii="Lucida Console" w:eastAsia="Times New Roman" w:hAnsi="Lucida Console" w:cs="Courier New"/>
          <w:color w:val="000000"/>
          <w:sz w:val="14"/>
          <w:szCs w:val="14"/>
        </w:rPr>
        <w:t xml:space="preserve">pps)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gramEnd"/>
      <w:r w:rsidRPr="003B1FBF">
        <w:rPr>
          <w:rFonts w:ascii="Lucida Console" w:eastAsia="Times New Roman" w:hAnsi="Lucida Console" w:cs="Courier New"/>
          <w:color w:val="000000"/>
          <w:sz w:val="14"/>
          <w:szCs w:val="14"/>
        </w:rPr>
        <w:t xml:space="preserve">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om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null.deviance</w:t>
      </w:r>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7F7B248F" w14:textId="7DF7146E" w:rsidR="0048479C" w:rsidRPr="003B1FBF"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5938743" w14:textId="77777777" w:rsidR="00844C8C" w:rsidRPr="003B1FBF" w:rsidRDefault="00844C8C" w:rsidP="00FC2896">
      <w:pPr>
        <w:pStyle w:val="BodyText"/>
        <w:jc w:val="both"/>
        <w:rPr>
          <w:sz w:val="20"/>
          <w:szCs w:val="20"/>
        </w:rPr>
      </w:pPr>
    </w:p>
    <w:p w14:paraId="2419EC8D" w14:textId="00366F16" w:rsidR="00FC2896" w:rsidRDefault="001426A6" w:rsidP="00FC2896">
      <w:pPr>
        <w:pStyle w:val="BodyText"/>
        <w:jc w:val="both"/>
      </w:pPr>
      <w:r w:rsidRPr="00184AC2">
        <w:t xml:space="preserve">In </w:t>
      </w:r>
      <w:r w:rsidR="00844C8C" w:rsidRPr="00184AC2">
        <w:t>M</w:t>
      </w:r>
      <w:r w:rsidRPr="00184AC2">
        <w:t xml:space="preserve">odel </w:t>
      </w:r>
      <w:r w:rsidR="00844C8C" w:rsidRPr="00184AC2">
        <w:t>1</w:t>
      </w:r>
      <w:r w:rsidR="003B1FBF">
        <w:t>, our base model,</w:t>
      </w:r>
      <w:r w:rsidR="00844C8C" w:rsidRPr="00184AC2">
        <w:t xml:space="preserve"> </w:t>
      </w:r>
      <w:r w:rsidRPr="00184AC2">
        <w:t>all independent variables are highly significant, and we explain ~5</w:t>
      </w:r>
      <w:r w:rsidR="00184AC2" w:rsidRPr="00184AC2">
        <w:t>3</w:t>
      </w:r>
      <w:r w:rsidRPr="00184AC2">
        <w:t xml:space="preserve">% of the variance. </w:t>
      </w:r>
      <w:r>
        <w:t xml:space="preserve">The per capita downloads grow with the GDP, as well as with the share of researchers in the workforce. On the other hand, as more people in the population use the internet for more sophisticated tasks, such as internet banking, the use of shadow libraries falls. </w:t>
      </w:r>
    </w:p>
    <w:p w14:paraId="0210014C" w14:textId="7CBA88C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hadow library usage is positively correlated with wealth</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negative sign of internet savvy</w:t>
      </w:r>
      <w:r w:rsidR="00A71CA7">
        <w:t xml:space="preserve"> 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A71CA7">
        <w:rPr>
          <w:rStyle w:val="FootnoteReference"/>
        </w:rPr>
        <w:footnoteReference w:id="14"/>
      </w:r>
      <w:r w:rsidR="00A71CA7">
        <w:t xml:space="preserve">. </w:t>
      </w:r>
    </w:p>
    <w:p w14:paraId="6F1E8762" w14:textId="659E7C51"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2</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In addition, professional online users </w:t>
      </w:r>
      <w:r w:rsidR="00FE7B06">
        <w:t xml:space="preserve">are </w:t>
      </w:r>
      <w:r w:rsidR="00844C8C">
        <w:t xml:space="preserve">also </w:t>
      </w:r>
      <w:r w:rsidR="00FE7B06">
        <w:t xml:space="preserve">more likely to be able to hide their traces through the use of Privacy </w:t>
      </w:r>
      <w:r w:rsidR="00844C8C">
        <w:t>Enhancing T</w:t>
      </w:r>
      <w:r w:rsidR="00FE7B06">
        <w:t>echnologies</w:t>
      </w:r>
      <w:r w:rsidR="00844C8C">
        <w:t>, such as VPNs, and TOR</w:t>
      </w:r>
      <w:r w:rsidR="00FE7B06">
        <w:t>.</w:t>
      </w:r>
    </w:p>
    <w:p w14:paraId="7FBAD955" w14:textId="17339CF3" w:rsidR="00FE7B06" w:rsidRDefault="00845F51" w:rsidP="00844C8C">
      <w:pPr>
        <w:pStyle w:val="BodyText"/>
        <w:jc w:val="both"/>
      </w:pPr>
      <w:r>
        <w:lastRenderedPageBreak/>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w:t>
      </w:r>
      <w:r w:rsidR="0074441C">
        <w:t xml:space="preserve">While this model suffers from higher multicollinearity, it is clear that the individual income effect and the macro-wealth indicator both point to the same direction: people download more from more affluent regions. </w:t>
      </w:r>
    </w:p>
    <w:p w14:paraId="3FB169D6" w14:textId="77777777" w:rsidR="00D04670" w:rsidRDefault="0074441C" w:rsidP="00844C8C">
      <w:pPr>
        <w:pStyle w:val="BodyText"/>
        <w:jc w:val="both"/>
      </w:pPr>
      <w:r>
        <w:t>In models 4 and 5 we introduced the R&amp;D variable, but found no statistically significant effect.</w:t>
      </w:r>
      <w:r w:rsidR="0089017D">
        <w:t xml:space="preserve"> </w:t>
      </w:r>
    </w:p>
    <w:p w14:paraId="3218D854" w14:textId="20594ACC" w:rsidR="0074441C" w:rsidRDefault="00D04670" w:rsidP="00844C8C">
      <w:pPr>
        <w:pStyle w:val="BodyText"/>
        <w:jc w:val="both"/>
      </w:pPr>
      <w:r>
        <w:t>That being said, t</w:t>
      </w:r>
      <w:r w:rsidR="0089017D">
        <w:t xml:space="preserve">he R&amp;D expenditure becomes significant, </w:t>
      </w:r>
      <w:r>
        <w:t xml:space="preserve">and </w:t>
      </w:r>
      <w:r w:rsidR="0089017D">
        <w:t>with a negative sign</w:t>
      </w:r>
      <w:r>
        <w:t>,</w:t>
      </w:r>
      <w:r w:rsidR="0089017D">
        <w:t xml:space="preserve"> if the dependent variable is the downloads per researchers</w:t>
      </w:r>
      <w:r>
        <w:t xml:space="preserve"> (see </w:t>
      </w:r>
      <w:r>
        <w:fldChar w:fldCharType="begin"/>
      </w:r>
      <w:r>
        <w:instrText xml:space="preserve"> REF _Ref40361843 \h </w:instrText>
      </w:r>
      <w:r>
        <w:fldChar w:fldCharType="separate"/>
      </w:r>
      <w:r>
        <w:t xml:space="preserve">Table </w:t>
      </w:r>
      <w:r>
        <w:rPr>
          <w:noProof/>
        </w:rPr>
        <w:t>6</w:t>
      </w:r>
      <w:r>
        <w:fldChar w:fldCharType="end"/>
      </w:r>
      <w:r w:rsidR="00652675">
        <w:t>, Model 6</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This may be the first sign that points to a structural link between the amount of investment into knowledge infrastructures and scholarly piracy.</w:t>
      </w:r>
    </w:p>
    <w:p w14:paraId="43A56281" w14:textId="77777777" w:rsidR="00652675" w:rsidRDefault="00652675" w:rsidP="00844C8C">
      <w:pPr>
        <w:pStyle w:val="BodyText"/>
        <w:jc w:val="both"/>
      </w:pPr>
    </w:p>
    <w:p w14:paraId="3BFD9DD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B9C7E20" w14:textId="0E56D5DB"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6</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7</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8</w:t>
      </w:r>
      <w:r w:rsidRPr="0089017D">
        <w:rPr>
          <w:rFonts w:ascii="Lucida Console" w:eastAsia="Times New Roman" w:hAnsi="Lucida Console" w:cs="Courier New"/>
          <w:color w:val="000000"/>
          <w:sz w:val="16"/>
          <w:szCs w:val="16"/>
        </w:rPr>
        <w:t xml:space="preserve">      </w:t>
      </w:r>
    </w:p>
    <w:p w14:paraId="0D9F364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2FF1A1B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 xml:space="preserve">Intercept)   </w:t>
      </w:r>
      <w:proofErr w:type="gramEnd"/>
      <w:r w:rsidRPr="0089017D">
        <w:rPr>
          <w:rFonts w:ascii="Lucida Console" w:eastAsia="Times New Roman" w:hAnsi="Lucida Console" w:cs="Courier New"/>
          <w:color w:val="000000"/>
          <w:sz w:val="16"/>
          <w:szCs w:val="16"/>
        </w:rPr>
        <w:t xml:space="preserve">                       5.530 *          8.034 **         6.486 ***  </w:t>
      </w:r>
    </w:p>
    <w:p w14:paraId="63D619E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2.240)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2.546)          (1.147)     </w:t>
      </w:r>
    </w:p>
    <w:p w14:paraId="27ADDCF6"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w:t>
      </w:r>
      <w:proofErr w:type="gramStart"/>
      <w:r w:rsidRPr="0089017D">
        <w:rPr>
          <w:rFonts w:ascii="Lucida Console" w:eastAsia="Times New Roman" w:hAnsi="Lucida Console" w:cs="Courier New"/>
          <w:color w:val="000000"/>
          <w:sz w:val="16"/>
          <w:szCs w:val="16"/>
        </w:rPr>
        <w:t xml:space="preserve">pps)   </w:t>
      </w:r>
      <w:proofErr w:type="gramEnd"/>
      <w:r w:rsidRPr="0089017D">
        <w:rPr>
          <w:rFonts w:ascii="Lucida Console" w:eastAsia="Times New Roman" w:hAnsi="Lucida Console" w:cs="Courier New"/>
          <w:color w:val="000000"/>
          <w:sz w:val="16"/>
          <w:szCs w:val="16"/>
        </w:rPr>
        <w:t xml:space="preserve">                      0.161 *          0.174 *          0.175      </w:t>
      </w:r>
    </w:p>
    <w:p w14:paraId="54029BDD"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1)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78)          (0.113)     </w:t>
      </w:r>
    </w:p>
    <w:p w14:paraId="0322469B"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disposable_</w:t>
      </w:r>
      <w:proofErr w:type="gramStart"/>
      <w:r w:rsidRPr="0089017D">
        <w:rPr>
          <w:rFonts w:ascii="Lucida Console" w:eastAsia="Times New Roman" w:hAnsi="Lucida Console" w:cs="Courier New"/>
          <w:color w:val="000000"/>
          <w:sz w:val="16"/>
          <w:szCs w:val="16"/>
        </w:rPr>
        <w:t xml:space="preserve">income)   </w:t>
      </w:r>
      <w:proofErr w:type="gramEnd"/>
      <w:r w:rsidRPr="0089017D">
        <w:rPr>
          <w:rFonts w:ascii="Lucida Console" w:eastAsia="Times New Roman" w:hAnsi="Lucida Console" w:cs="Courier New"/>
          <w:color w:val="000000"/>
          <w:sz w:val="16"/>
          <w:szCs w:val="16"/>
        </w:rPr>
        <w:t xml:space="preserve">            0.148           -0.143                       </w:t>
      </w:r>
    </w:p>
    <w:p w14:paraId="54FB493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255)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291)                      </w:t>
      </w:r>
    </w:p>
    <w:p w14:paraId="47341FC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edu_attainment_total                 0.008           -0.000                       </w:t>
      </w:r>
    </w:p>
    <w:p w14:paraId="35B384C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8)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09)                      </w:t>
      </w:r>
    </w:p>
    <w:p w14:paraId="42FAD489"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gerd                                -0.253 **        -0.310 ***       -0.155      </w:t>
      </w:r>
    </w:p>
    <w:p w14:paraId="2BB875B8"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9)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88)          (0.901)     </w:t>
      </w:r>
    </w:p>
    <w:p w14:paraId="5E88E78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use_banking_pc             -0.018 ***                                    </w:t>
      </w:r>
    </w:p>
    <w:p w14:paraId="45276ED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14D4733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purchases_last_year_                        -0.006                       </w:t>
      </w:r>
    </w:p>
    <w:p w14:paraId="3555E76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pc                                                                                </w:t>
      </w:r>
    </w:p>
    <w:p w14:paraId="3B9AC75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3BDD15B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pps</w:t>
      </w:r>
      <w:proofErr w:type="gramStart"/>
      <w:r w:rsidRPr="0089017D">
        <w:rPr>
          <w:rFonts w:ascii="Lucida Console" w:eastAsia="Times New Roman" w:hAnsi="Lucida Console" w:cs="Courier New"/>
          <w:color w:val="000000"/>
          <w:sz w:val="16"/>
          <w:szCs w:val="16"/>
        </w:rPr>
        <w:t>):gerd</w:t>
      </w:r>
      <w:proofErr w:type="gramEnd"/>
      <w:r w:rsidRPr="0089017D">
        <w:rPr>
          <w:rFonts w:ascii="Lucida Console" w:eastAsia="Times New Roman" w:hAnsi="Lucida Console" w:cs="Courier New"/>
          <w:color w:val="000000"/>
          <w:sz w:val="16"/>
          <w:szCs w:val="16"/>
        </w:rPr>
        <w:t xml:space="preserve">                                                     -0.024      </w:t>
      </w:r>
    </w:p>
    <w:p w14:paraId="2B95E1A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84)     </w:t>
      </w:r>
    </w:p>
    <w:p w14:paraId="2FFF4A11"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6FC94C0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null.deviance</w:t>
      </w:r>
      <w:proofErr w:type="gramEnd"/>
      <w:r w:rsidRPr="0089017D">
        <w:rPr>
          <w:rFonts w:ascii="Lucida Console" w:eastAsia="Times New Roman" w:hAnsi="Lucida Console" w:cs="Courier New"/>
          <w:color w:val="000000"/>
          <w:sz w:val="16"/>
          <w:szCs w:val="16"/>
        </w:rPr>
        <w:t xml:space="preserve">                   495798.787       495798.787       495798.787      </w:t>
      </w:r>
    </w:p>
    <w:p w14:paraId="1877CC2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deviance                        362061.621       398536.668       414631.765      </w:t>
      </w:r>
    </w:p>
    <w:p w14:paraId="46DF621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2C3AEA2"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 p &lt; 0.001; ** p &lt; 0.01; * p &lt; 0.05.                      </w:t>
      </w:r>
    </w:p>
    <w:p w14:paraId="0075F1E4" w14:textId="77777777" w:rsidR="0089017D" w:rsidRDefault="0089017D" w:rsidP="0089017D">
      <w:pPr>
        <w:pStyle w:val="Caption"/>
      </w:pPr>
    </w:p>
    <w:p w14:paraId="3297756C" w14:textId="0098C97A" w:rsidR="0089017D" w:rsidRPr="0089017D" w:rsidRDefault="0089017D" w:rsidP="0089017D">
      <w:pPr>
        <w:pStyle w:val="Caption"/>
      </w:pPr>
      <w:bookmarkStart w:id="27" w:name="_Ref40361843"/>
      <w:bookmarkStart w:id="28" w:name="_Ref40361838"/>
      <w:r>
        <w:t xml:space="preserve">Table </w:t>
      </w:r>
      <w:r w:rsidR="00E64E9D">
        <w:fldChar w:fldCharType="begin"/>
      </w:r>
      <w:r w:rsidR="00E64E9D">
        <w:instrText xml:space="preserve"> SEQ Table \* AR</w:instrText>
      </w:r>
      <w:r w:rsidR="00E64E9D">
        <w:instrText xml:space="preserve">ABIC </w:instrText>
      </w:r>
      <w:r w:rsidR="00E64E9D">
        <w:fldChar w:fldCharType="separate"/>
      </w:r>
      <w:r>
        <w:rPr>
          <w:noProof/>
        </w:rPr>
        <w:t>6</w:t>
      </w:r>
      <w:r w:rsidR="00E64E9D">
        <w:rPr>
          <w:noProof/>
        </w:rPr>
        <w:fldChar w:fldCharType="end"/>
      </w:r>
      <w:bookmarkEnd w:id="27"/>
      <w:r>
        <w:t>: Dependent variable: download per researcher</w:t>
      </w:r>
      <w:bookmarkEnd w:id="28"/>
    </w:p>
    <w:p w14:paraId="0D2D5975" w14:textId="06A414D0"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 xml:space="preserve">spending, educational attainment, disposable income, or online shopping variables are not or only weakly (ay 95% level) significant. </w:t>
      </w:r>
    </w:p>
    <w:p w14:paraId="47125CCE" w14:textId="358A13FB" w:rsidR="000E3392" w:rsidRDefault="000E3392" w:rsidP="00DB1FEC">
      <w:pPr>
        <w:pStyle w:val="BodyText"/>
      </w:pPr>
      <w:r>
        <w:t>So far</w:t>
      </w:r>
      <w:r w:rsidR="005A0E79">
        <w:t>,</w:t>
      </w:r>
      <w:r>
        <w:t xml:space="preserve"> we have established that wealth and the researcher population are the most significant positive drivers of shadow library usage in Europe. In the next step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652675">
        <w:t xml:space="preserve">Table </w:t>
      </w:r>
      <w:r w:rsidR="00652675">
        <w:rPr>
          <w:noProof/>
        </w:rPr>
        <w:t>7</w:t>
      </w:r>
      <w:r w:rsidR="00652675">
        <w:fldChar w:fldCharType="end"/>
      </w:r>
      <w:r w:rsidR="00652675">
        <w:t>)</w:t>
      </w:r>
      <w:r w:rsidR="00F44313">
        <w:t>, raw, not normalized download count is the dependent variable, while GDP_PPS  is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02BB539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6783944F" w14:textId="72A4BFCF"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lastRenderedPageBreak/>
        <w:t xml:space="preserve">                                             Model </w:t>
      </w:r>
      <w:r w:rsidR="00652675">
        <w:rPr>
          <w:rFonts w:ascii="Lucida Console" w:eastAsia="Times New Roman" w:hAnsi="Lucida Console" w:cs="Courier New"/>
          <w:color w:val="000000"/>
          <w:sz w:val="16"/>
          <w:szCs w:val="16"/>
        </w:rPr>
        <w:t>9</w:t>
      </w:r>
      <w:r w:rsidRPr="00E8044B">
        <w:rPr>
          <w:rFonts w:ascii="Lucida Console" w:eastAsia="Times New Roman" w:hAnsi="Lucida Console" w:cs="Courier New"/>
          <w:color w:val="000000"/>
          <w:sz w:val="16"/>
          <w:szCs w:val="16"/>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 xml:space="preserve">Intercept)   </w:t>
      </w:r>
      <w:proofErr w:type="gramEnd"/>
      <w:r w:rsidRPr="00E8044B">
        <w:rPr>
          <w:rFonts w:ascii="Lucida Console" w:eastAsia="Times New Roman" w:hAnsi="Lucida Console" w:cs="Courier New"/>
          <w:color w:val="000000"/>
          <w:sz w:val="16"/>
          <w:szCs w:val="16"/>
        </w:rPr>
        <w:t xml:space="preserve">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w:t>
      </w:r>
      <w:proofErr w:type="gramStart"/>
      <w:r w:rsidRPr="00E8044B">
        <w:rPr>
          <w:rFonts w:ascii="Lucida Console" w:eastAsia="Times New Roman" w:hAnsi="Lucida Console" w:cs="Courier New"/>
          <w:color w:val="000000"/>
          <w:sz w:val="16"/>
          <w:szCs w:val="16"/>
        </w:rPr>
        <w:t>pps:researcher</w:t>
      </w:r>
      <w:proofErr w:type="gramEnd"/>
      <w:r w:rsidRPr="00E8044B">
        <w:rPr>
          <w:rFonts w:ascii="Lucida Console" w:eastAsia="Times New Roman" w:hAnsi="Lucida Console" w:cs="Courier New"/>
          <w:color w:val="000000"/>
          <w:sz w:val="16"/>
          <w:szCs w:val="16"/>
        </w:rPr>
        <w:t xml:space="preserve">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null.deviance</w:t>
      </w:r>
      <w:proofErr w:type="gramEnd"/>
      <w:r w:rsidRPr="00E8044B">
        <w:rPr>
          <w:rFonts w:ascii="Lucida Console" w:eastAsia="Times New Roman" w:hAnsi="Lucida Console" w:cs="Courier New"/>
          <w:color w:val="000000"/>
          <w:sz w:val="16"/>
          <w:szCs w:val="16"/>
        </w:rPr>
        <w:t xml:space="preserv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r w:rsidR="00046898" w:rsidRPr="00046898">
        <w:rPr>
          <w:rFonts w:ascii="Lucida Console" w:eastAsia="Times New Roman" w:hAnsi="Lucida Console" w:cs="Courier New"/>
          <w:color w:val="000000"/>
          <w:sz w:val="16"/>
          <w:szCs w:val="16"/>
        </w:rPr>
        <w:t>resi</w:t>
      </w:r>
      <w:r w:rsidR="00046898">
        <w:rPr>
          <w:rFonts w:ascii="Lucida Console" w:eastAsia="Times New Roman" w:hAnsi="Lucida Console" w:cs="Courier New"/>
          <w:color w:val="000000"/>
          <w:sz w:val="16"/>
          <w:szCs w:val="16"/>
        </w:rPr>
        <w:t xml:space="preserve">dual </w:t>
      </w:r>
      <w:r w:rsidRPr="00E8044B">
        <w:rPr>
          <w:rFonts w:ascii="Lucida Console" w:eastAsia="Times New Roman" w:hAnsi="Lucida Console" w:cs="Courier New"/>
          <w:color w:val="000000"/>
          <w:sz w:val="16"/>
          <w:szCs w:val="16"/>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34393D69" w:rsidR="009D3094" w:rsidRDefault="009D3094" w:rsidP="009D3094">
      <w:pPr>
        <w:pStyle w:val="Caption"/>
      </w:pPr>
      <w:bookmarkStart w:id="29" w:name="_Ref40362016"/>
      <w:r>
        <w:t xml:space="preserve">Table </w:t>
      </w:r>
      <w:r w:rsidR="00E64E9D">
        <w:fldChar w:fldCharType="begin"/>
      </w:r>
      <w:r w:rsidR="00E64E9D">
        <w:instrText xml:space="preserve"> SEQ Table \* ARABIC </w:instrText>
      </w:r>
      <w:r w:rsidR="00E64E9D">
        <w:fldChar w:fldCharType="separate"/>
      </w:r>
      <w:r w:rsidR="0089017D">
        <w:rPr>
          <w:noProof/>
        </w:rPr>
        <w:t>7</w:t>
      </w:r>
      <w:r w:rsidR="00E64E9D">
        <w:rPr>
          <w:noProof/>
        </w:rPr>
        <w:fldChar w:fldCharType="end"/>
      </w:r>
      <w:bookmarkEnd w:id="29"/>
      <w:r>
        <w:t>: simple interaction model with count as dependent variable</w:t>
      </w:r>
    </w:p>
    <w:p w14:paraId="015141DE" w14:textId="528AE543" w:rsidR="000E3392" w:rsidRPr="00F44313" w:rsidRDefault="00F44313" w:rsidP="00DB1FEC">
      <w:pPr>
        <w:pStyle w:val="BodyText"/>
      </w:pPr>
      <w:r>
        <w:t xml:space="preserve">In </w:t>
      </w:r>
      <w:r w:rsidR="009D3094">
        <w:t>M</w:t>
      </w:r>
      <w:r>
        <w:t>odel</w:t>
      </w:r>
      <w:r w:rsidR="009D3094">
        <w:t xml:space="preserve"> </w:t>
      </w:r>
      <w:r w:rsidR="00CC38C6">
        <w:t>9</w:t>
      </w:r>
      <w:r>
        <w:t xml:space="preserve"> all coefficients are highly significant, with a negative interaction term. This suggests that within the EU, even if two regions have similar researcher density, wealthier regions use shadow libraries more. The difference between rich and poor regions is </w:t>
      </w:r>
      <w:r w:rsidR="005A0E79">
        <w:t>s</w:t>
      </w:r>
      <w:r>
        <w:t>ignificant, and diminishes with wealth 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32379" cy="2488554"/>
                    </a:xfrm>
                    <a:prstGeom prst="rect">
                      <a:avLst/>
                    </a:prstGeom>
                  </pic:spPr>
                </pic:pic>
              </a:graphicData>
            </a:graphic>
          </wp:inline>
        </w:drawing>
      </w:r>
    </w:p>
    <w:p w14:paraId="0B1149DF" w14:textId="6A3F5675" w:rsidR="009D3094" w:rsidRDefault="009D3094" w:rsidP="009D3094">
      <w:pPr>
        <w:pStyle w:val="Caption"/>
      </w:pPr>
      <w:r>
        <w:t xml:space="preserve">Figure </w:t>
      </w:r>
      <w:r w:rsidR="00E64E9D">
        <w:fldChar w:fldCharType="begin"/>
      </w:r>
      <w:r w:rsidR="00E64E9D">
        <w:instrText xml:space="preserve"> SEQ Figure \* ARABIC </w:instrText>
      </w:r>
      <w:r w:rsidR="00E64E9D">
        <w:fldChar w:fldCharType="separate"/>
      </w:r>
      <w:r w:rsidR="00927D97">
        <w:rPr>
          <w:noProof/>
        </w:rPr>
        <w:t>5</w:t>
      </w:r>
      <w:r w:rsidR="00E64E9D">
        <w:rPr>
          <w:noProof/>
        </w:rPr>
        <w:fldChar w:fldCharType="end"/>
      </w:r>
      <w:r>
        <w:t>: Interaction effects between GDP_PPS and researcher employment percentage, with count as dependent variable</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79B70C53"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ealth.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ealth</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ealth 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276E01" w:rsidRPr="00276E01">
        <w:rPr>
          <w:sz w:val="24"/>
          <w:szCs w:val="24"/>
        </w:rPr>
        <w:t xml:space="preserve">We have also seen that wealth growth has </w:t>
      </w:r>
      <w:r w:rsidR="00276E01">
        <w:rPr>
          <w:sz w:val="24"/>
          <w:szCs w:val="24"/>
        </w:rPr>
        <w:t xml:space="preserve">a </w:t>
      </w:r>
      <w:r w:rsidR="00276E01" w:rsidRPr="00276E01">
        <w:rPr>
          <w:sz w:val="24"/>
          <w:szCs w:val="24"/>
        </w:rPr>
        <w:t xml:space="preserve">slightly diminishing effect on shadow library use: some of the </w:t>
      </w:r>
      <w:r w:rsidR="00276E01">
        <w:rPr>
          <w:sz w:val="24"/>
          <w:szCs w:val="24"/>
        </w:rPr>
        <w:t xml:space="preserve">extra </w:t>
      </w:r>
      <w:r w:rsidR="00276E01" w:rsidRPr="00276E01">
        <w:rPr>
          <w:sz w:val="24"/>
          <w:szCs w:val="24"/>
        </w:rPr>
        <w:t>wealth probably sustains infrastructures which better cater for the extra demand.</w:t>
      </w:r>
    </w:p>
    <w:p w14:paraId="1C8548C9" w14:textId="2EA7A4DC" w:rsidR="000129EE" w:rsidRPr="005A0E79" w:rsidRDefault="00BC1918" w:rsidP="005A0E79">
      <w:pPr>
        <w:jc w:val="both"/>
        <w:rPr>
          <w:sz w:val="24"/>
          <w:szCs w:val="24"/>
        </w:rPr>
      </w:pPr>
      <w:r>
        <w:rPr>
          <w:sz w:val="24"/>
          <w:szCs w:val="24"/>
        </w:rPr>
        <w:t xml:space="preserve"> </w:t>
      </w:r>
      <w:r w:rsidR="000129EE" w:rsidRPr="005A0E79">
        <w:rPr>
          <w:sz w:val="24"/>
          <w:szCs w:val="24"/>
        </w:rPr>
        <w:t>Researchers in less wealthy regions may face hurdles more important than legal access</w:t>
      </w:r>
      <w:r w:rsidR="00276E01">
        <w:rPr>
          <w:sz w:val="24"/>
          <w:szCs w:val="24"/>
        </w:rPr>
        <w:t xml:space="preserve">. The authors have personal experience of at least some of those hurdles. Researchers in less wealthy  </w:t>
      </w:r>
      <w:r w:rsidR="000129EE" w:rsidRPr="005A0E79">
        <w:rPr>
          <w:sz w:val="24"/>
          <w:szCs w:val="24"/>
        </w:rPr>
        <w:t xml:space="preserve"> </w:t>
      </w:r>
      <w:r w:rsidR="00276E01">
        <w:rPr>
          <w:sz w:val="24"/>
          <w:szCs w:val="24"/>
        </w:rPr>
        <w:t>regions may not be able to fully sustain themselves through a single academic research job. T</w:t>
      </w:r>
      <w:r w:rsidR="000129EE"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000129EE" w:rsidRPr="005A0E79">
        <w:rPr>
          <w:sz w:val="24"/>
          <w:szCs w:val="24"/>
        </w:rPr>
        <w:t>. Also</w:t>
      </w:r>
      <w:r w:rsidR="005A0E79" w:rsidRPr="005A0E79">
        <w:rPr>
          <w:sz w:val="24"/>
          <w:szCs w:val="24"/>
        </w:rPr>
        <w:t>,</w:t>
      </w:r>
      <w:r w:rsidR="000129EE" w:rsidRPr="005A0E79">
        <w:rPr>
          <w:sz w:val="24"/>
          <w:szCs w:val="24"/>
        </w:rPr>
        <w:t xml:space="preserve"> many of them see less usefulness of a predominantly English language shadow library, if their educational and research activities are not intended to the </w:t>
      </w:r>
      <w:r w:rsidR="00BA7BFF" w:rsidRPr="005A0E79">
        <w:rPr>
          <w:sz w:val="24"/>
          <w:szCs w:val="24"/>
        </w:rPr>
        <w:t>English-speaking</w:t>
      </w:r>
      <w:r w:rsidR="000129EE" w:rsidRPr="005A0E79">
        <w:rPr>
          <w:sz w:val="24"/>
          <w:szCs w:val="24"/>
        </w:rPr>
        <w:t xml:space="preserve"> </w:t>
      </w:r>
      <w:r w:rsidR="00FB6C3C" w:rsidRPr="005A0E79">
        <w:rPr>
          <w:sz w:val="24"/>
          <w:szCs w:val="24"/>
        </w:rPr>
        <w:t xml:space="preserve">global market. </w:t>
      </w:r>
      <w:r>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18400AFF"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484F77A6"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lastRenderedPageBreak/>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4.2.2. Random forest models</w:t>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r>
        <w:rPr>
          <w:sz w:val="24"/>
          <w:szCs w:val="24"/>
        </w:rPr>
        <w:t xml:space="preserve">The use of machine learning models is </w:t>
      </w:r>
      <w:r w:rsidR="00EE4B5E">
        <w:rPr>
          <w:sz w:val="24"/>
          <w:szCs w:val="24"/>
        </w:rPr>
        <w:t xml:space="preserve">a good practice in variable selection when we do not have a well-established hypothesis among pre-selected social variables. </w:t>
      </w:r>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 xml:space="preserve">attracting higher download counts,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4E05F15C"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 xml:space="preserve">to identify the most important social, cultural and economic variables. Since the outcome of these models do not differ substantially, 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and only ran on the smaller, but richer dataset, which includes the EUROBAROMETER data as well</w:t>
      </w:r>
      <w:r w:rsidR="00927D97">
        <w:rPr>
          <w:rStyle w:val="FootnoteReference"/>
          <w:sz w:val="24"/>
          <w:szCs w:val="24"/>
        </w:rPr>
        <w:footnoteReference w:id="15"/>
      </w:r>
      <w:r w:rsidR="001E17D6">
        <w:rPr>
          <w:sz w:val="24"/>
          <w:szCs w:val="24"/>
        </w:rPr>
        <w:t>.</w:t>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28067EAC" w:rsidR="00466A9E" w:rsidRDefault="00445ED7" w:rsidP="00D1724C">
      <w:pPr>
        <w:jc w:val="both"/>
        <w:rPr>
          <w:sz w:val="24"/>
          <w:szCs w:val="24"/>
        </w:rPr>
      </w:pPr>
      <w:r>
        <w:rPr>
          <w:noProof/>
          <w:sz w:val="24"/>
          <w:szCs w:val="24"/>
        </w:rPr>
        <w:lastRenderedPageBreak/>
        <w:drawing>
          <wp:inline distT="0" distB="0" distL="0" distR="0" wp14:anchorId="1C366640" wp14:editId="41286617">
            <wp:extent cx="5943600" cy="36677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urobarometer_randomforest_importanc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76C25FB5" w:rsidR="00927D97" w:rsidRDefault="00927D97" w:rsidP="00927D97">
      <w:pPr>
        <w:pStyle w:val="Caption"/>
      </w:pPr>
      <w:bookmarkStart w:id="30" w:name="_Ref40449396"/>
      <w:r>
        <w:t xml:space="preserve">Figure </w:t>
      </w:r>
      <w:r w:rsidR="00E64E9D">
        <w:fldChar w:fldCharType="begin"/>
      </w:r>
      <w:r w:rsidR="00E64E9D">
        <w:instrText xml:space="preserve"> SEQ Figure \* ARABIC </w:instrText>
      </w:r>
      <w:r w:rsidR="00E64E9D">
        <w:fldChar w:fldCharType="separate"/>
      </w:r>
      <w:r>
        <w:rPr>
          <w:noProof/>
        </w:rPr>
        <w:t>7</w:t>
      </w:r>
      <w:r w:rsidR="00E64E9D">
        <w:rPr>
          <w:noProof/>
        </w:rPr>
        <w:fldChar w:fldCharType="end"/>
      </w:r>
      <w:bookmarkEnd w:id="30"/>
      <w:r>
        <w:t>: Random Forest feature importance of EUROSTAT+EUROBAROMETER. Dep variable: count per capita, number of runs: 100</w:t>
      </w:r>
    </w:p>
    <w:p w14:paraId="30307F6F" w14:textId="54B311F5" w:rsidR="00927D97" w:rsidRDefault="00927D97" w:rsidP="00927D97">
      <w:pPr>
        <w:jc w:val="both"/>
        <w:rPr>
          <w:sz w:val="24"/>
          <w:szCs w:val="24"/>
        </w:rPr>
      </w:pPr>
      <w:r w:rsidRPr="00A1050C">
        <w:rPr>
          <w:sz w:val="24"/>
          <w:szCs w:val="24"/>
        </w:rPr>
        <w:t xml:space="preserve">The feature importance graph </w:t>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w:t>
      </w:r>
      <w:proofErr w:type="gramStart"/>
      <w:r>
        <w:rPr>
          <w:sz w:val="24"/>
          <w:szCs w:val="24"/>
        </w:rPr>
        <w:t>addition</w:t>
      </w:r>
      <w:proofErr w:type="gramEnd"/>
      <w:r>
        <w:rPr>
          <w:sz w:val="24"/>
          <w:szCs w:val="24"/>
        </w:rPr>
        <w:t xml:space="preserve"> the share of library using </w:t>
      </w:r>
      <w:r w:rsidR="004F61B2">
        <w:rPr>
          <w:sz w:val="24"/>
          <w:szCs w:val="24"/>
        </w:rPr>
        <w:t xml:space="preserve">and book reading </w:t>
      </w:r>
      <w:r>
        <w:rPr>
          <w:sz w:val="24"/>
          <w:szCs w:val="24"/>
        </w:rPr>
        <w:t>population</w:t>
      </w:r>
      <w:r w:rsidR="004F61B2">
        <w:rPr>
          <w:sz w:val="24"/>
          <w:szCs w:val="24"/>
        </w:rPr>
        <w:t>s also somewhat relevant.</w:t>
      </w:r>
      <w:r>
        <w:rPr>
          <w:sz w:val="24"/>
          <w:szCs w:val="24"/>
        </w:rPr>
        <w:t xml:space="preserve"> </w:t>
      </w:r>
    </w:p>
    <w:p w14:paraId="74C4CF39" w14:textId="17D526D9" w:rsidR="007C0DC1" w:rsidRDefault="007C0DC1" w:rsidP="00927D97">
      <w:pPr>
        <w:jc w:val="both"/>
        <w:rPr>
          <w:sz w:val="24"/>
          <w:szCs w:val="24"/>
        </w:rPr>
      </w:pPr>
      <w:r>
        <w:rPr>
          <w:sz w:val="24"/>
          <w:szCs w:val="24"/>
        </w:rPr>
        <w:t xml:space="preserve">Subsequently, we have included the newly identified EUROBAROMETER variables into the </w:t>
      </w:r>
      <w:proofErr w:type="spellStart"/>
      <w:r>
        <w:rPr>
          <w:sz w:val="24"/>
          <w:szCs w:val="24"/>
        </w:rPr>
        <w:t>quasipoission</w:t>
      </w:r>
      <w:proofErr w:type="spellEnd"/>
      <w:r>
        <w:rPr>
          <w:sz w:val="24"/>
          <w:szCs w:val="24"/>
        </w:rPr>
        <w:t xml:space="preserve"> models, with the per capita, per researcher and raw count as dependent variables, however, only the library usage was marginally (at a 90% level) significant, at the raw count model, with a negative sign. This is certainly too weak of a finding to support a substitution effect between physical and piratical libraries.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lastRenderedPageBreak/>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21D67C43" w:rsidR="003F4907" w:rsidRDefault="00D9013C" w:rsidP="00292A3B">
      <w:pPr>
        <w:jc w:val="both"/>
        <w:rPr>
          <w:sz w:val="24"/>
          <w:szCs w:val="24"/>
        </w:rPr>
      </w:pPr>
      <w:r>
        <w:rPr>
          <w:sz w:val="24"/>
          <w:szCs w:val="24"/>
        </w:rPr>
        <w:t xml:space="preserve">We have found two significant demand drivers of scholarly piracy: wealth and the size of knowledge-intensive sector. Contrary to our initial, somewhat naïve assumption, we have found that </w:t>
      </w:r>
      <w:r w:rsidR="00CD78D7">
        <w:rPr>
          <w:sz w:val="24"/>
          <w:szCs w:val="24"/>
        </w:rPr>
        <w:t xml:space="preserve">wealth and piracy is positively correlated. Free-to access piratical resources are used more in richer 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9058A91"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ealth on knowledge demand at different levels of economic development. In our global models we have shown that in low income countries extra wealth has a much greater impact on shadow library demand than in high income </w:t>
      </w:r>
      <w:commentRangeStart w:id="31"/>
      <w:r>
        <w:rPr>
          <w:sz w:val="24"/>
          <w:szCs w:val="24"/>
        </w:rPr>
        <w:t>countries</w:t>
      </w:r>
      <w:commentRangeEnd w:id="31"/>
      <w:r w:rsidR="005A76A1">
        <w:rPr>
          <w:rStyle w:val="CommentReference"/>
        </w:rPr>
        <w:commentReference w:id="31"/>
      </w:r>
      <w:r>
        <w:rPr>
          <w:sz w:val="24"/>
          <w:szCs w:val="24"/>
        </w:rPr>
        <w:t xml:space="preserve">.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further expansion of demand. </w:t>
      </w:r>
    </w:p>
    <w:p w14:paraId="70FC830D" w14:textId="1442C3F4"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poorer regions. </w:t>
      </w:r>
      <w:r w:rsidR="0060121A">
        <w:rPr>
          <w:sz w:val="24"/>
          <w:szCs w:val="24"/>
        </w:rPr>
        <w:t>Even if the size of the knowledge intensive sector is comparable to those in richer regions, poorer regions face constraints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9B4554">
        <w:rPr>
          <w:sz w:val="24"/>
          <w:szCs w:val="24"/>
        </w:rPr>
        <w:t>We can rely on our personal experiences to identify some of these factors: lack of free time, the need to work 2-3 jobs to make a living, which limits the capacity to fully exploit such resources, the focus and orientation of scientific and educational activities which prioritize local knowledge in local languages underserved by a predominantly English language global shadow library, etc.</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w:t>
      </w:r>
      <w:r>
        <w:rPr>
          <w:sz w:val="24"/>
          <w:szCs w:val="24"/>
        </w:rPr>
        <w:lastRenderedPageBreak/>
        <w:t xml:space="preserve">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r w:rsidRPr="0050605B">
        <w:rPr>
          <w:rFonts w:ascii="Calibri" w:hAnsi="Calibri"/>
        </w:rPr>
        <w:t xml:space="preserve">Androcec, Darko. 2017. “Analysis of Sci-Hub Downloads of Computer Science Papers.” </w:t>
      </w:r>
      <w:r w:rsidRPr="0050605B">
        <w:rPr>
          <w:rFonts w:ascii="Calibri" w:hAnsi="Calibri"/>
          <w:i/>
          <w:iCs/>
        </w:rPr>
        <w:t>Acta Univ. Sapientiae,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Kawooya, A. Prabhala, and T. Schonwetter. 2010. </w:t>
      </w:r>
      <w:r w:rsidRPr="0050605B">
        <w:rPr>
          <w:rFonts w:ascii="Calibri" w:hAnsi="Calibri"/>
          <w:i/>
          <w:iCs/>
        </w:rPr>
        <w:t>Access to Knowledge in Africa: The Role of Copyright</w:t>
      </w:r>
      <w:r w:rsidRPr="0050605B">
        <w:rPr>
          <w:rFonts w:ascii="Calibri" w:hAnsi="Calibri"/>
        </w:rPr>
        <w:t>. Uct Pubns.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r w:rsidRPr="0050605B">
        <w:rPr>
          <w:rFonts w:ascii="Calibri" w:hAnsi="Calibri"/>
        </w:rPr>
        <w:t>Babutsidze, Zakaria. 2016. “Pirated Economics.”</w:t>
      </w:r>
    </w:p>
    <w:p w14:paraId="01CC32A4" w14:textId="77777777" w:rsidR="0050605B" w:rsidRPr="0050605B" w:rsidRDefault="0050605B" w:rsidP="0050605B">
      <w:pPr>
        <w:pStyle w:val="Bibliography"/>
        <w:rPr>
          <w:rFonts w:ascii="Calibri" w:hAnsi="Calibri"/>
        </w:rPr>
      </w:pPr>
      <w:r w:rsidRPr="0050605B">
        <w:rPr>
          <w:rFonts w:ascii="Calibri" w:hAnsi="Calibri"/>
        </w:rPr>
        <w:t xml:space="preserve">Barczak,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r w:rsidRPr="0050605B">
        <w:rPr>
          <w:rFonts w:ascii="Calibri" w:hAnsi="Calibri"/>
        </w:rPr>
        <w:t>Barok, Dušan, Josephine Berry, Balázs Bodó, Sean Dockray,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t xml:space="preserve">———. 2016. “Pirates in the Library An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lastRenderedPageBreak/>
        <w:t xml:space="preserve">Bodó, Balázs, and Zoltán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r w:rsidRPr="0050605B">
        <w:rPr>
          <w:rFonts w:ascii="Calibri" w:hAnsi="Calibri"/>
        </w:rPr>
        <w:t xml:space="preserve">Bruijns, Stevan R, Mmapeladi Maesela, Suniti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r w:rsidRPr="0050605B">
        <w:rPr>
          <w:rFonts w:ascii="Calibri" w:hAnsi="Calibri"/>
        </w:rPr>
        <w:t xml:space="preserve">Cabanac, Guillaume. 2015. “Bibliogifts in LibGen? A Study of a Text‐sharing Platform Driven by Biblioleaks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r w:rsidRPr="0050605B">
        <w:rPr>
          <w:rFonts w:ascii="Calibri" w:hAnsi="Calibri"/>
        </w:rPr>
        <w:t xml:space="preserve">Camarero,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Ibraín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r w:rsidRPr="0050605B">
        <w:rPr>
          <w:rFonts w:ascii="Calibri" w:hAnsi="Calibri"/>
        </w:rPr>
        <w:t>Dalmeet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r w:rsidRPr="0050605B">
        <w:rPr>
          <w:rFonts w:ascii="Calibri" w:hAnsi="Calibri"/>
        </w:rPr>
        <w:t>Elbakyan, Alexandra. 2015. “LETTER Addressed to Judge Robert W. Sweet from Alexandra Elbakyan Re: Clarification of Details. (Ajs).”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Elsevier Inc. et al v. Sci-Hub et al, Case No. 1:15-cv-04282-RW. 2017. UNITED  STATES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Petitjean.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r w:rsidRPr="0050605B">
        <w:rPr>
          <w:rFonts w:ascii="Calibri" w:hAnsi="Calibri"/>
        </w:rPr>
        <w:t xml:space="preserve">Greshak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t xml:space="preserve">Himmelstein, D. S., A. R. Romero, J. G. Levernier, T. A. Munro, S. R. McLaughlin, B. Tzovaras Greshake, and C. S. Greene. 2018. “Sci-Hub Provides Access to Nearly All Scholarly Literature.” </w:t>
      </w:r>
      <w:r w:rsidRPr="0050605B">
        <w:rPr>
          <w:rFonts w:ascii="Calibri" w:hAnsi="Calibri"/>
          <w:i/>
          <w:iCs/>
        </w:rPr>
        <w:t>ELife</w:t>
      </w:r>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r w:rsidRPr="0050605B">
        <w:rPr>
          <w:rFonts w:ascii="Calibri" w:hAnsi="Calibri"/>
        </w:rPr>
        <w:t>Holdren,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Hungarian Academy of Sciences Electronic Information National Programm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lastRenderedPageBreak/>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Gaëlle, and Amy Kapczynski,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Kwon, Diana. 2018. “Universities in Germany and Sweden Lose Access to Elsevier Journals.” TheScientis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 xml:space="preserve">Machin-Mastromatteo,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Max Planck Society. 2018. “Max Planck Society Discontinues Agreement with Elsevier; Stands Firm with Projekt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t xml:space="preserve">Muller, Floriane Sophie, and Pablo Iriarte. 2017. “Measuring the Impact of Piracy and Open Access on the Academic Library Services.” In </w:t>
      </w:r>
      <w:r w:rsidRPr="0050605B">
        <w:rPr>
          <w:rFonts w:ascii="Calibri" w:hAnsi="Calibri"/>
          <w:i/>
          <w:iCs/>
        </w:rPr>
        <w:t>15th Interlending and Document Supply Conference (ILDS) ,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Poort, Joost, João Quintais, Martin A. van der Ende, Anastasia Yagafarova, and Mathijs Hageraats.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Reimers, Imke. 2014. “The Effect of Piracy Protection in Book Publishing.” NBER.</w:t>
      </w:r>
    </w:p>
    <w:p w14:paraId="33A392C5" w14:textId="77777777" w:rsidR="0050605B" w:rsidRPr="0050605B" w:rsidRDefault="0050605B" w:rsidP="0050605B">
      <w:pPr>
        <w:pStyle w:val="Bibliography"/>
        <w:rPr>
          <w:rFonts w:ascii="Calibri" w:hAnsi="Calibri"/>
        </w:rPr>
      </w:pPr>
      <w:r w:rsidRPr="0050605B">
        <w:rPr>
          <w:rFonts w:ascii="Calibri" w:hAnsi="Calibri"/>
        </w:rPr>
        <w:t xml:space="preserve">Suber,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r w:rsidRPr="0050605B">
        <w:rPr>
          <w:rFonts w:ascii="Calibri" w:hAnsi="Calibri"/>
        </w:rPr>
        <w:t xml:space="preserve">Timus, Natalia, and Babutsidz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Unit. 2019. “Norske forskningsinstitusjoner har besluttet å ikke forlenge avtale med forlaget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Daniel Antal" w:date="2020-04-20T13:16:00Z" w:initials="DA">
    <w:p w14:paraId="0523FFCC" w14:textId="30175569" w:rsidR="005D6975" w:rsidRDefault="005D6975">
      <w:pPr>
        <w:pStyle w:val="CommentText"/>
      </w:pPr>
      <w:r>
        <w:rPr>
          <w:rStyle w:val="CommentReference"/>
        </w:rPr>
        <w:annotationRef/>
      </w:r>
      <w:r>
        <w:t>The Eurobarometer variable is currently left out.  But I think that I can add it back tonight.</w:t>
      </w:r>
    </w:p>
  </w:comment>
  <w:comment w:id="26" w:author="Daniel Antal" w:date="2020-04-20T13:18:00Z" w:initials="DA">
    <w:p w14:paraId="147E857A" w14:textId="3216B992" w:rsidR="005D6975" w:rsidRDefault="005D6975">
      <w:pPr>
        <w:pStyle w:val="CommentText"/>
      </w:pPr>
      <w:r>
        <w:rPr>
          <w:rStyle w:val="CommentReference"/>
        </w:rPr>
        <w:annotationRef/>
      </w:r>
      <w:r>
        <w:t>If we want a better comparison with the global model, we should use GERD.</w:t>
      </w:r>
    </w:p>
  </w:comment>
  <w:comment w:id="31" w:author="Daniel Antal" w:date="2020-04-20T13:33:00Z" w:initials="DA">
    <w:p w14:paraId="5EC0A8F2" w14:textId="78EADA6B" w:rsidR="005D6975" w:rsidRDefault="005D6975">
      <w:pPr>
        <w:pStyle w:val="CommentText"/>
      </w:pPr>
      <w:r>
        <w:rPr>
          <w:rStyle w:val="CommentReference"/>
        </w:rPr>
        <w:annotationRef/>
      </w:r>
      <w:r>
        <w:t>We should also show this in the case of reg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23FFCC" w15:done="1"/>
  <w15:commentEx w15:paraId="147E857A" w15:done="1"/>
  <w15:commentEx w15:paraId="5EC0A8F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1F26" w16cex:dateUtc="2020-04-20T11:16:00Z"/>
  <w16cex:commentExtensible w16cex:durableId="22481FAC" w16cex:dateUtc="2020-04-20T11:18:00Z"/>
  <w16cex:commentExtensible w16cex:durableId="22482315" w16cex:dateUtc="2020-04-20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23FFCC" w16cid:durableId="22481F26"/>
  <w16cid:commentId w16cid:paraId="147E857A" w16cid:durableId="22481FAC"/>
  <w16cid:commentId w16cid:paraId="5EC0A8F2" w16cid:durableId="22482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126E99" w14:textId="77777777" w:rsidR="00E64E9D" w:rsidRDefault="00E64E9D" w:rsidP="00BB281F">
      <w:pPr>
        <w:spacing w:after="0" w:line="240" w:lineRule="auto"/>
      </w:pPr>
      <w:r>
        <w:separator/>
      </w:r>
    </w:p>
  </w:endnote>
  <w:endnote w:type="continuationSeparator" w:id="0">
    <w:p w14:paraId="325D1E02" w14:textId="77777777" w:rsidR="00E64E9D" w:rsidRDefault="00E64E9D"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Lucida Console">
    <w:panose1 w:val="020B0609040504020204"/>
    <w:charset w:val="EE"/>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A2C73" w14:textId="77777777" w:rsidR="00E64E9D" w:rsidRDefault="00E64E9D" w:rsidP="00BB281F">
      <w:pPr>
        <w:spacing w:after="0" w:line="240" w:lineRule="auto"/>
      </w:pPr>
      <w:r>
        <w:separator/>
      </w:r>
    </w:p>
  </w:footnote>
  <w:footnote w:type="continuationSeparator" w:id="0">
    <w:p w14:paraId="462DB985" w14:textId="77777777" w:rsidR="00E64E9D" w:rsidRDefault="00E64E9D" w:rsidP="00BB281F">
      <w:pPr>
        <w:spacing w:after="0" w:line="240" w:lineRule="auto"/>
      </w:pPr>
      <w:r>
        <w:continuationSeparator/>
      </w:r>
    </w:p>
  </w:footnote>
  <w:footnote w:id="1">
    <w:p w14:paraId="6FD2FE4D" w14:textId="2DB7C0B4" w:rsidR="005D6975" w:rsidRDefault="005D6975">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5D6975" w:rsidRDefault="005D6975"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5D6975" w:rsidRDefault="005D6975">
      <w:pPr>
        <w:pStyle w:val="FootnoteText"/>
      </w:pPr>
      <w:r>
        <w:rPr>
          <w:rStyle w:val="FootnoteReference"/>
        </w:rPr>
        <w:footnoteRef/>
      </w:r>
      <w:r>
        <w:t xml:space="preserve"> Such as file hashes</w:t>
      </w:r>
    </w:p>
  </w:footnote>
  <w:footnote w:id="4">
    <w:p w14:paraId="7D7F80CD" w14:textId="77777777" w:rsidR="005D6975" w:rsidRDefault="005D6975">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5D6975" w:rsidRDefault="005D6975">
      <w:pPr>
        <w:pStyle w:val="FootnoteText"/>
      </w:pPr>
      <w:r>
        <w:rPr>
          <w:rStyle w:val="FootnoteReference"/>
        </w:rPr>
        <w:footnoteRef/>
      </w:r>
      <w:r>
        <w:t xml:space="preserve"> </w:t>
      </w:r>
      <w:r w:rsidRPr="007E60F6">
        <w:t>https://www.maxmind.com/en/geoip-demo</w:t>
      </w:r>
    </w:p>
  </w:footnote>
  <w:footnote w:id="6">
    <w:p w14:paraId="21337F30" w14:textId="77777777" w:rsidR="005D6975" w:rsidRDefault="005D6975">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5D6975" w:rsidRDefault="005D6975"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5D6975" w:rsidRDefault="005D6975" w:rsidP="00FE77EF">
      <w:pPr>
        <w:pStyle w:val="FootnoteText"/>
      </w:pPr>
    </w:p>
  </w:footnote>
  <w:footnote w:id="8">
    <w:p w14:paraId="38A492CD" w14:textId="4FE1EE51" w:rsidR="005D6975" w:rsidRDefault="005D6975">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5D6975" w:rsidRDefault="005D6975">
      <w:pPr>
        <w:pStyle w:val="FootnoteText"/>
      </w:pPr>
    </w:p>
  </w:footnote>
  <w:footnote w:id="9">
    <w:p w14:paraId="34BBB679" w14:textId="06CFCDDE" w:rsidR="005D6975" w:rsidRDefault="005D6975">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2A67B32C" w:rsidR="005D6975" w:rsidRDefault="005D6975">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w:t>
      </w:r>
      <w:del w:id="10" w:author="Daniel Antal [2]" w:date="2020-05-17T10:48:00Z">
        <w:r w:rsidDel="00EF2E10">
          <w:delText>cases</w:delText>
        </w:r>
      </w:del>
      <w:ins w:id="11" w:author="Daniel Antal [2]" w:date="2020-05-17T10:48:00Z">
        <w:r w:rsidR="00EF2E10">
          <w:t>cases,</w:t>
        </w:r>
      </w:ins>
      <w:r>
        <w:t xml:space="preserve"> we used only technically </w:t>
      </w:r>
      <w:del w:id="12" w:author="Daniel Antal [2]" w:date="2020-05-17T10:48:00Z">
        <w:r w:rsidDel="00EF2E10">
          <w:delText>NUTS2</w:delText>
        </w:r>
      </w:del>
      <w:ins w:id="13" w:author="Daniel Antal [2]" w:date="2020-05-17T10:48:00Z">
        <w:r w:rsidR="00EF2E10">
          <w:t>country</w:t>
        </w:r>
      </w:ins>
      <w:r>
        <w:t xml:space="preserve">-level data, which is not different from </w:t>
      </w:r>
      <w:del w:id="14" w:author="Daniel Antal [2]" w:date="2020-05-17T10:48:00Z">
        <w:r w:rsidDel="00EF2E10">
          <w:delText xml:space="preserve">the NUTS0 level national, and </w:delText>
        </w:r>
      </w:del>
      <w:r>
        <w:t xml:space="preserve">the NUTS1 </w:t>
      </w:r>
      <w:ins w:id="15" w:author="Daniel Antal [2]" w:date="2020-05-17T10:48:00Z">
        <w:r w:rsidR="00EF2E10">
          <w:t xml:space="preserve">or NUTS2 </w:t>
        </w:r>
      </w:ins>
      <w:r>
        <w:t xml:space="preserve">level </w:t>
      </w:r>
      <w:del w:id="16" w:author="Daniel Antal [2]" w:date="2020-05-17T10:48:00Z">
        <w:r w:rsidDel="00EF2E10">
          <w:delText xml:space="preserve">larger regional </w:delText>
        </w:r>
      </w:del>
      <w:r>
        <w:t>data</w:t>
      </w:r>
      <w:ins w:id="17" w:author="Daniel Antal [2]" w:date="2020-05-17T10:48:00Z">
        <w:r w:rsidR="00EF2E10">
          <w:t>, as the territory of these small states is not further divided on these levels</w:t>
        </w:r>
      </w:ins>
      <w:r>
        <w:t xml:space="preserve">. The other exceptions were those European comparative survey-based newer statistical products, where </w:t>
      </w:r>
      <w:del w:id="18" w:author="Daniel Antal [2]" w:date="2020-05-17T10:49:00Z">
        <w:r w:rsidDel="00EF2E10">
          <w:delText>historically,</w:delText>
        </w:r>
      </w:del>
      <w:r>
        <w:t xml:space="preserve"> the way the survey sample was constructed, the regional break-up in larger countries, like in Germany or in the Great Britain part of the United Kingdom, were only available in NUTS1 levels.</w:t>
      </w:r>
    </w:p>
  </w:footnote>
  <w:footnote w:id="11">
    <w:p w14:paraId="2D3D83E1" w14:textId="419866CA" w:rsidR="005D6975" w:rsidRDefault="005D6975"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5D6975" w:rsidRDefault="005D6975"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1F312372" w:rsidR="005D6975" w:rsidRDefault="005D6975">
      <w:pPr>
        <w:pStyle w:val="FootnoteText"/>
      </w:pPr>
      <w:r>
        <w:rPr>
          <w:rStyle w:val="FootnoteReference"/>
        </w:rPr>
        <w:footnoteRef/>
      </w:r>
      <w:r>
        <w:t xml:space="preserve"> We have </w:t>
      </w:r>
      <w:proofErr w:type="gramStart"/>
      <w:r>
        <w:t>ran</w:t>
      </w:r>
      <w:proofErr w:type="gramEnd"/>
      <w:r>
        <w:t xml:space="preserve"> several models which included the R&amp;D expenditure instead of / next to the researcher headcount, but there was no model in which the R&amp;D expenditure was significant.</w:t>
      </w:r>
    </w:p>
  </w:footnote>
  <w:footnote w:id="14">
    <w:p w14:paraId="4D92191E" w14:textId="43505ADC" w:rsidR="005D6975" w:rsidRDefault="005D6975">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927D97" w:rsidRDefault="00927D97" w:rsidP="00927D97">
      <w:pPr>
        <w:pStyle w:val="FootnoteText"/>
      </w:pPr>
      <w:r>
        <w:rPr>
          <w:rStyle w:val="FootnoteReference"/>
        </w:rPr>
        <w:footnoteRef/>
      </w:r>
      <w:r>
        <w:t xml:space="preserve"> The other models ar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Antal [2]">
    <w15:presenceInfo w15:providerId="Windows Live" w15:userId="08c1fd994b24dbe6"/>
  </w15:person>
  <w15:person w15:author="Daniel Antal">
    <w15:presenceInfo w15:providerId="None" w15:userId="Daniel Ant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61F6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E7E"/>
    <w:rsid w:val="002101C3"/>
    <w:rsid w:val="00211798"/>
    <w:rsid w:val="00224020"/>
    <w:rsid w:val="00224082"/>
    <w:rsid w:val="002257F8"/>
    <w:rsid w:val="002306F9"/>
    <w:rsid w:val="002450F5"/>
    <w:rsid w:val="00246BC2"/>
    <w:rsid w:val="00250A05"/>
    <w:rsid w:val="0025277D"/>
    <w:rsid w:val="00257D00"/>
    <w:rsid w:val="00261F4B"/>
    <w:rsid w:val="00262977"/>
    <w:rsid w:val="00270EB7"/>
    <w:rsid w:val="002735EC"/>
    <w:rsid w:val="0027482C"/>
    <w:rsid w:val="00276E01"/>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21A91"/>
    <w:rsid w:val="00326D42"/>
    <w:rsid w:val="00327BFB"/>
    <w:rsid w:val="003477E3"/>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59C2"/>
    <w:rsid w:val="003A7536"/>
    <w:rsid w:val="003A75F5"/>
    <w:rsid w:val="003B15C2"/>
    <w:rsid w:val="003B1FBF"/>
    <w:rsid w:val="003B3B7B"/>
    <w:rsid w:val="003B4172"/>
    <w:rsid w:val="003B65D9"/>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4DCD"/>
    <w:rsid w:val="00423FCE"/>
    <w:rsid w:val="00430737"/>
    <w:rsid w:val="00431321"/>
    <w:rsid w:val="00432579"/>
    <w:rsid w:val="00432FC4"/>
    <w:rsid w:val="00433F88"/>
    <w:rsid w:val="004449FE"/>
    <w:rsid w:val="00445ED7"/>
    <w:rsid w:val="0045090B"/>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5832"/>
    <w:rsid w:val="0050605B"/>
    <w:rsid w:val="00514B23"/>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6975"/>
    <w:rsid w:val="005D73B2"/>
    <w:rsid w:val="005E1365"/>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79BA"/>
    <w:rsid w:val="00650061"/>
    <w:rsid w:val="00652675"/>
    <w:rsid w:val="00653E55"/>
    <w:rsid w:val="00654094"/>
    <w:rsid w:val="00666BBB"/>
    <w:rsid w:val="00667621"/>
    <w:rsid w:val="006723B1"/>
    <w:rsid w:val="00673CF3"/>
    <w:rsid w:val="00674109"/>
    <w:rsid w:val="00675D7B"/>
    <w:rsid w:val="006764A5"/>
    <w:rsid w:val="00684831"/>
    <w:rsid w:val="006931DB"/>
    <w:rsid w:val="006A05BE"/>
    <w:rsid w:val="006B324D"/>
    <w:rsid w:val="006C3C37"/>
    <w:rsid w:val="006C5001"/>
    <w:rsid w:val="006C6554"/>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34D3"/>
    <w:rsid w:val="00764A2C"/>
    <w:rsid w:val="00766A4E"/>
    <w:rsid w:val="007707D3"/>
    <w:rsid w:val="00771ED2"/>
    <w:rsid w:val="00772D80"/>
    <w:rsid w:val="00774FE7"/>
    <w:rsid w:val="007779B4"/>
    <w:rsid w:val="00787C5A"/>
    <w:rsid w:val="00792AA9"/>
    <w:rsid w:val="00795FA7"/>
    <w:rsid w:val="00796F8D"/>
    <w:rsid w:val="007B6D45"/>
    <w:rsid w:val="007C06D2"/>
    <w:rsid w:val="007C0DC1"/>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58B8"/>
    <w:rsid w:val="008D7FE2"/>
    <w:rsid w:val="008E59F1"/>
    <w:rsid w:val="00907151"/>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511FC"/>
    <w:rsid w:val="00955A06"/>
    <w:rsid w:val="00957C4D"/>
    <w:rsid w:val="0096003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57A8"/>
    <w:rsid w:val="009D7D38"/>
    <w:rsid w:val="009F555A"/>
    <w:rsid w:val="00A03993"/>
    <w:rsid w:val="00A1050C"/>
    <w:rsid w:val="00A1151F"/>
    <w:rsid w:val="00A1220F"/>
    <w:rsid w:val="00A21245"/>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44E"/>
    <w:rsid w:val="00B46EAC"/>
    <w:rsid w:val="00B52F71"/>
    <w:rsid w:val="00B54A2E"/>
    <w:rsid w:val="00B56DE7"/>
    <w:rsid w:val="00B65CFE"/>
    <w:rsid w:val="00B70E05"/>
    <w:rsid w:val="00B71F7F"/>
    <w:rsid w:val="00B743A0"/>
    <w:rsid w:val="00B837DA"/>
    <w:rsid w:val="00B92259"/>
    <w:rsid w:val="00B934AF"/>
    <w:rsid w:val="00B97F52"/>
    <w:rsid w:val="00BA024C"/>
    <w:rsid w:val="00BA7BFF"/>
    <w:rsid w:val="00BB1E95"/>
    <w:rsid w:val="00BB281F"/>
    <w:rsid w:val="00BB3942"/>
    <w:rsid w:val="00BB3D20"/>
    <w:rsid w:val="00BB414C"/>
    <w:rsid w:val="00BB7732"/>
    <w:rsid w:val="00BB7FD2"/>
    <w:rsid w:val="00BC09B3"/>
    <w:rsid w:val="00BC1918"/>
    <w:rsid w:val="00BC3CB5"/>
    <w:rsid w:val="00BD0697"/>
    <w:rsid w:val="00BE04FA"/>
    <w:rsid w:val="00BE4974"/>
    <w:rsid w:val="00BF3B2F"/>
    <w:rsid w:val="00BF7F3B"/>
    <w:rsid w:val="00C03D2E"/>
    <w:rsid w:val="00C13888"/>
    <w:rsid w:val="00C15C16"/>
    <w:rsid w:val="00C20438"/>
    <w:rsid w:val="00C205D0"/>
    <w:rsid w:val="00C26A38"/>
    <w:rsid w:val="00C45548"/>
    <w:rsid w:val="00C501DD"/>
    <w:rsid w:val="00C50742"/>
    <w:rsid w:val="00C52DB2"/>
    <w:rsid w:val="00C54DD9"/>
    <w:rsid w:val="00C56F6C"/>
    <w:rsid w:val="00C64344"/>
    <w:rsid w:val="00C7624A"/>
    <w:rsid w:val="00C77CB9"/>
    <w:rsid w:val="00C850DE"/>
    <w:rsid w:val="00C8768D"/>
    <w:rsid w:val="00C92712"/>
    <w:rsid w:val="00C958CC"/>
    <w:rsid w:val="00CA3003"/>
    <w:rsid w:val="00CA4E54"/>
    <w:rsid w:val="00CB0558"/>
    <w:rsid w:val="00CC38C6"/>
    <w:rsid w:val="00CD5449"/>
    <w:rsid w:val="00CD699B"/>
    <w:rsid w:val="00CD78D7"/>
    <w:rsid w:val="00CE4FFB"/>
    <w:rsid w:val="00CF0E13"/>
    <w:rsid w:val="00CF7006"/>
    <w:rsid w:val="00D012D3"/>
    <w:rsid w:val="00D02B68"/>
    <w:rsid w:val="00D04670"/>
    <w:rsid w:val="00D10993"/>
    <w:rsid w:val="00D1347D"/>
    <w:rsid w:val="00D1529C"/>
    <w:rsid w:val="00D170B8"/>
    <w:rsid w:val="00D1724C"/>
    <w:rsid w:val="00D25764"/>
    <w:rsid w:val="00D26118"/>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FEC"/>
    <w:rsid w:val="00DB2D7F"/>
    <w:rsid w:val="00DB5246"/>
    <w:rsid w:val="00DB5E86"/>
    <w:rsid w:val="00DC25D8"/>
    <w:rsid w:val="00DC3A4D"/>
    <w:rsid w:val="00DC3BD5"/>
    <w:rsid w:val="00DC7CF7"/>
    <w:rsid w:val="00DE1355"/>
    <w:rsid w:val="00DE187D"/>
    <w:rsid w:val="00DE25D7"/>
    <w:rsid w:val="00DE2707"/>
    <w:rsid w:val="00DE7424"/>
    <w:rsid w:val="00DE7AAC"/>
    <w:rsid w:val="00DF371E"/>
    <w:rsid w:val="00DF48CF"/>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1E85"/>
    <w:rsid w:val="00E548A1"/>
    <w:rsid w:val="00E61C3A"/>
    <w:rsid w:val="00E64E9D"/>
    <w:rsid w:val="00E651B5"/>
    <w:rsid w:val="00E65978"/>
    <w:rsid w:val="00E73E86"/>
    <w:rsid w:val="00E77FF9"/>
    <w:rsid w:val="00E8044B"/>
    <w:rsid w:val="00E805E1"/>
    <w:rsid w:val="00EA0421"/>
    <w:rsid w:val="00EA17E2"/>
    <w:rsid w:val="00EA1BEA"/>
    <w:rsid w:val="00EA3291"/>
    <w:rsid w:val="00EB0CAC"/>
    <w:rsid w:val="00EB1815"/>
    <w:rsid w:val="00EC32B3"/>
    <w:rsid w:val="00EC695B"/>
    <w:rsid w:val="00ED09C8"/>
    <w:rsid w:val="00ED4946"/>
    <w:rsid w:val="00EE4574"/>
    <w:rsid w:val="00EE46DB"/>
    <w:rsid w:val="00EE4B5E"/>
    <w:rsid w:val="00EE6CF2"/>
    <w:rsid w:val="00EF033B"/>
    <w:rsid w:val="00EF2E10"/>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A36D7"/>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0C62A-9602-4A9F-8576-E9F5DCFFC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24</Pages>
  <Words>17506</Words>
  <Characters>99789</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Daniel Antal</cp:lastModifiedBy>
  <cp:revision>13</cp:revision>
  <dcterms:created xsi:type="dcterms:W3CDTF">2020-05-14T12:30:00Z</dcterms:created>
  <dcterms:modified xsi:type="dcterms:W3CDTF">2020-05-1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mbQ2sj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